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26799217" w14:textId="50D05C04"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1F8C70D9" w:rsidR="00040147" w:rsidRDefault="00040147" w:rsidP="00040147">
      <w:r>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0FF37F62" w:rsidR="00040147" w:rsidRDefault="00040147" w:rsidP="00040147">
      <w:r>
        <w:t>A dor nas costas pode ter várias origens, porém</w:t>
      </w:r>
      <w:r w:rsidR="00EC3269">
        <w:t xml:space="preserve"> estudos apontaram que ela</w:t>
      </w:r>
      <w:r>
        <w:t xml:space="preserve"> é multifatorial </w:t>
      </w:r>
      <w:r>
        <w:fldChar w:fldCharType="begin"/>
      </w:r>
      <w:r>
        <w:instrText xml:space="preserve"> ADDIN ZOTERO_ITEM CSL_CITATION {"citationID":"40yjs3sF","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5C2BF3EA" w14:textId="24D9D0D8" w:rsidR="00EC3269" w:rsidRDefault="00EC3269" w:rsidP="00040147">
      <w:pPr>
        <w:rPr>
          <w:color w:val="FF0000"/>
        </w:rPr>
      </w:pPr>
      <w:r>
        <w:rPr>
          <w:color w:val="FF0000"/>
        </w:rPr>
        <w:t>Formato (questionário)</w:t>
      </w:r>
    </w:p>
    <w:p w14:paraId="369BDF1C" w14:textId="3ABA45D0" w:rsidR="00EC3269" w:rsidRDefault="00EC3269" w:rsidP="00040147">
      <w:r>
        <w:t xml:space="preserve">“Questionários são uma ferramenta importante ... devido a sua facilidade de aplicação, baixo custo e pelo ato de permitirem o autorrelato.” </w:t>
      </w:r>
      <w:r>
        <w:fldChar w:fldCharType="begin"/>
      </w:r>
      <w:r w:rsidR="00F15868">
        <w:instrText xml:space="preserve"> ADDIN ZOTERO_ITEM CSL_CITATION {"citationID":"AtwqEWQu","properties":{"formattedCitation":"(Antoniolli {\\i{}et al.}, 2015; Noll {\\i{}et al.}, 2013)","plainCitation":"(Antoniolli et al., 2015; Noll et al., 201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F15868" w:rsidRPr="00F15868">
        <w:rPr>
          <w:rFonts w:cs="Arial"/>
          <w:kern w:val="0"/>
        </w:rPr>
        <w:t xml:space="preserve">(Antoniolli </w:t>
      </w:r>
      <w:r w:rsidR="00F15868" w:rsidRPr="00F15868">
        <w:rPr>
          <w:rFonts w:cs="Arial"/>
          <w:i/>
          <w:iCs/>
          <w:kern w:val="0"/>
        </w:rPr>
        <w:t>et al.</w:t>
      </w:r>
      <w:r w:rsidR="00F15868" w:rsidRPr="00F15868">
        <w:rPr>
          <w:rFonts w:cs="Arial"/>
          <w:kern w:val="0"/>
        </w:rPr>
        <w:t xml:space="preserve">, 2015; Noll </w:t>
      </w:r>
      <w:r w:rsidR="00F15868" w:rsidRPr="00F15868">
        <w:rPr>
          <w:rFonts w:cs="Arial"/>
          <w:i/>
          <w:iCs/>
          <w:kern w:val="0"/>
        </w:rPr>
        <w:t>et al.</w:t>
      </w:r>
      <w:r w:rsidR="00F15868" w:rsidRPr="00F15868">
        <w:rPr>
          <w:rFonts w:cs="Arial"/>
          <w:kern w:val="0"/>
        </w:rPr>
        <w:t>, 2013)</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como um fator de risco, falta de detalhes que permitam a reprodução dos instrumentos, falta de instrumentos válidos e reprodutíveis que “avaliam a prevalência 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7E022714" w:rsidR="00EC3269" w:rsidRDefault="00EC3269" w:rsidP="00040147">
      <w:r>
        <w:lastRenderedPageBreak/>
        <w:t>Para poder investiga a relação entre as posturas ao executar atividades da vida diária com a dor é preciso que instrumentos sejam válidos e reprodutíveis</w:t>
      </w:r>
      <w:r w:rsidR="007F0C84">
        <w:t xml:space="preserve">. </w:t>
      </w:r>
      <w:r>
        <w:t xml:space="preserve">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r w:rsidR="003A1FDB">
        <w:t>.</w:t>
      </w:r>
    </w:p>
    <w:p w14:paraId="6F668DC9" w14:textId="64B520DA" w:rsidR="003A1FDB" w:rsidRPr="00EC3269" w:rsidRDefault="003A1FDB" w:rsidP="00040147">
      <w:pPr>
        <w:rPr>
          <w:u w:val="single"/>
        </w:rPr>
      </w:pPr>
      <w:r>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E6B49"/>
    <w:rsid w:val="002D1018"/>
    <w:rsid w:val="0033371D"/>
    <w:rsid w:val="003A1FDB"/>
    <w:rsid w:val="003F65E3"/>
    <w:rsid w:val="00443AB0"/>
    <w:rsid w:val="00552241"/>
    <w:rsid w:val="005D5A87"/>
    <w:rsid w:val="007F0C84"/>
    <w:rsid w:val="00C27B98"/>
    <w:rsid w:val="00D718BF"/>
    <w:rsid w:val="00EC3269"/>
    <w:rsid w:val="00F1586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9</TotalTime>
  <Pages>2</Pages>
  <Words>4012</Words>
  <Characters>21667</Characters>
  <Application>Microsoft Office Word</Application>
  <DocSecurity>0</DocSecurity>
  <Lines>180</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6</cp:revision>
  <dcterms:created xsi:type="dcterms:W3CDTF">2025-03-12T15:42:00Z</dcterms:created>
  <dcterms:modified xsi:type="dcterms:W3CDTF">2025-03-20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Cz7TWsX"/&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